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1F98034E"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23" w:author="Mary Hunsicker" w:date="2021-11-23T15:27:00Z">
        <w:r w:rsidDel="00A433C6">
          <w:rPr>
            <w:rFonts w:ascii="Times" w:hAnsi="Times" w:cs="Arial"/>
          </w:rPr>
          <w:delText xml:space="preserve">Here </w:delText>
        </w:r>
      </w:del>
      <w:ins w:id="24" w:author="Mary Hunsicker" w:date="2021-11-23T15:27:00Z">
        <w:r w:rsidR="00A433C6">
          <w:rPr>
            <w:rFonts w:ascii="Times" w:hAnsi="Times" w:cs="Arial"/>
          </w:rPr>
          <w:t xml:space="preserve">The goal of our study is to </w:t>
        </w:r>
      </w:ins>
      <w:del w:id="25"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26" w:author="Mary Hunsicker" w:date="2021-11-23T15:28:00Z">
        <w:r w:rsidR="00A433C6">
          <w:rPr>
            <w:rFonts w:ascii="Times" w:hAnsi="Times" w:cs="Arial"/>
          </w:rPr>
          <w:t>More s</w:t>
        </w:r>
      </w:ins>
      <w:del w:id="27"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28" w:author="Mary Hunsicker" w:date="2021-11-23T15:27:00Z">
        <w:r w:rsidRPr="00CD1105" w:rsidDel="00A433C6">
          <w:rPr>
            <w:rFonts w:ascii="Times" w:hAnsi="Times" w:cs="Arial"/>
          </w:rPr>
          <w:delText xml:space="preserve">goals </w:delText>
        </w:r>
      </w:del>
      <w:ins w:id="29" w:author="Mary Hunsicker" w:date="2021-11-23T15:27:00Z">
        <w:r w:rsidR="00A433C6">
          <w:rPr>
            <w:rFonts w:ascii="Times" w:hAnsi="Times" w:cs="Arial"/>
          </w:rPr>
          <w:t>specific o</w:t>
        </w:r>
      </w:ins>
      <w:ins w:id="30"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31"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32" w:author="Mary Hunsicker" w:date="2021-11-23T15:30:00Z">
        <w:r w:rsidR="00A433C6" w:rsidRPr="007E70E0">
          <w:rPr>
            <w:rFonts w:ascii="Times" w:hAnsi="Times" w:cs="Arial"/>
          </w:rPr>
          <w:t xml:space="preserve">examine whether there is evidence </w:t>
        </w:r>
      </w:ins>
      <w:del w:id="33"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34" w:author="Mary Hunsicker" w:date="2021-11-23T15:31:00Z">
        <w:r w:rsidR="00A433C6">
          <w:rPr>
            <w:rFonts w:ascii="Times" w:hAnsi="Times" w:cs="Arial"/>
          </w:rPr>
          <w:t xml:space="preserve">of </w:t>
        </w:r>
      </w:ins>
      <w:del w:id="35"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36" w:author="Mary Hunsicker" w:date="2021-11-23T15:34:00Z">
        <w:r w:rsidR="00A433C6">
          <w:rPr>
            <w:rFonts w:ascii="Times" w:hAnsi="Times" w:cs="Arial"/>
          </w:rPr>
          <w:t xml:space="preserve">a </w:t>
        </w:r>
      </w:ins>
      <w:r w:rsidRPr="00CD1105">
        <w:rPr>
          <w:rFonts w:ascii="Times" w:hAnsi="Times" w:cs="Arial"/>
        </w:rPr>
        <w:t xml:space="preserve">new </w:t>
      </w:r>
      <w:del w:id="37" w:author="Mary Hunsicker" w:date="2021-11-23T15:34:00Z">
        <w:r w:rsidRPr="00CD1105" w:rsidDel="00A433C6">
          <w:rPr>
            <w:rFonts w:ascii="Times" w:hAnsi="Times" w:cs="Arial"/>
          </w:rPr>
          <w:delText>states in community variability</w:delText>
        </w:r>
      </w:del>
      <w:ins w:id="38"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39"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pPr>
        <w:pStyle w:val="NormalWeb"/>
        <w:spacing w:before="0" w:beforeAutospacing="0" w:after="0" w:afterAutospacing="0" w:line="480" w:lineRule="auto"/>
        <w:pPrChange w:id="40"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41"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w:t>
      </w:r>
      <w:r w:rsidR="007D6049">
        <w:rPr>
          <w:rFonts w:ascii="Times" w:hAnsi="Times"/>
        </w:rPr>
        <w:lastRenderedPageBreak/>
        <w:t xml:space="preserve">conditions, incorporate available observations, and will enable the use of </w:t>
      </w:r>
      <w:r w:rsidR="00911665">
        <w:t>ROMS forecasts to then forecast biological changes in the CCE.</w:t>
      </w:r>
      <w:r w:rsidR="00911665" w:rsidRPr="00E80A96">
        <w:rPr>
          <w:rFonts w:ascii="Times" w:hAnsi="Times"/>
        </w:rPr>
        <w:t xml:space="preserve"> </w:t>
      </w:r>
      <w:ins w:id="42" w:author="Mary Hunsicker" w:date="2021-11-24T13:18:00Z">
        <w:r w:rsidR="00477311" w:rsidRPr="007C3250">
          <w:rPr>
            <w:color w:val="1155CC"/>
            <w:rPrChange w:id="43"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44" w:author="Mary Hunsicker" w:date="2021-11-24T13:19:00Z">
        <w:r w:rsidR="007C3250">
          <w:rPr>
            <w:color w:val="1155CC"/>
          </w:rPr>
          <w:t>E</w:t>
        </w:r>
      </w:ins>
      <w:ins w:id="45"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46"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lastRenderedPageBreak/>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 xml:space="preserve">making predictions of community state and individual </w:t>
      </w:r>
      <w:r w:rsidR="00690653">
        <w:rPr>
          <w:rFonts w:ascii="Times" w:hAnsi="Times" w:cs="Arial"/>
        </w:rPr>
        <w:lastRenderedPageBreak/>
        <w:t>species</w:t>
      </w:r>
      <w:r w:rsidR="00911665">
        <w:rPr>
          <w:rFonts w:ascii="Times" w:hAnsi="Times" w:cs="Arial"/>
        </w:rPr>
        <w:t xml:space="preserve"> variables</w:t>
      </w:r>
      <w:r>
        <w:rPr>
          <w:rFonts w:ascii="Times" w:hAnsi="Times" w:cs="Arial"/>
        </w:rPr>
        <w:t>.</w:t>
      </w:r>
      <w:ins w:id="47"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7E70CB"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7E70CB"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lastRenderedPageBreak/>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48"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49"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50" w:author="Mary Hunsicker" w:date="2021-11-29T09:09:00Z">
            <w:rPr>
              <w:rFonts w:ascii="Times" w:hAnsi="Times" w:cs="Arial"/>
            </w:rPr>
          </w:rPrChange>
        </w:rPr>
      </w:pPr>
      <w:ins w:id="51" w:author="Mary Hunsicker" w:date="2021-11-29T09:09:00Z">
        <w:r w:rsidRPr="00D51FFE">
          <w:rPr>
            <w:rFonts w:ascii="Times" w:hAnsi="Times" w:cs="Arial"/>
            <w:i/>
            <w:iCs/>
            <w:color w:val="000000"/>
            <w:rPrChange w:id="52" w:author="Mary Hunsicker" w:date="2021-11-29T09:09:00Z">
              <w:rPr>
                <w:rFonts w:ascii="Times" w:hAnsi="Times" w:cs="Arial"/>
                <w:color w:val="000000"/>
              </w:rPr>
            </w:rPrChange>
          </w:rPr>
          <w:t>Model Structure Optimization</w:t>
        </w:r>
      </w:ins>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w:t>
      </w:r>
      <w:r w:rsidR="00624A69">
        <w:rPr>
          <w:rFonts w:ascii="Times" w:hAnsi="Times" w:cs="Arial"/>
          <w:color w:val="000000"/>
        </w:rPr>
        <w:lastRenderedPageBreak/>
        <w:t xml:space="preserve">models. </w:t>
      </w:r>
      <w:commentRangeStart w:id="53"/>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53"/>
      <w:r w:rsidR="00D75334">
        <w:rPr>
          <w:rStyle w:val="CommentReference"/>
          <w:rFonts w:asciiTheme="minorHAnsi" w:eastAsiaTheme="minorHAnsi" w:hAnsiTheme="minorHAnsi" w:cstheme="minorBidi"/>
        </w:rPr>
        <w:commentReference w:id="53"/>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54"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55" w:author="Mary Hunsicker" w:date="2021-11-29T15:00:00Z">
        <w:r w:rsidR="005807FA">
          <w:rPr>
            <w:rFonts w:ascii="Times" w:hAnsi="Times" w:cs="Arial"/>
            <w:color w:val="000000"/>
          </w:rPr>
          <w:t>…,</w:t>
        </w:r>
      </w:ins>
      <w:ins w:id="56"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w:t>
      </w:r>
      <w:r w:rsidRPr="0029073B">
        <w:rPr>
          <w:rFonts w:ascii="Times" w:hAnsi="Times" w:cs="Arial"/>
          <w:color w:val="000000"/>
        </w:rPr>
        <w:lastRenderedPageBreak/>
        <w:t>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57" w:author="Mary Hunsicker" w:date="2021-11-24T15:34:00Z">
        <w:r w:rsidR="00D75334">
          <w:rPr>
            <w:rFonts w:ascii="Times" w:hAnsi="Times" w:cs="Arial"/>
            <w:color w:val="000000"/>
          </w:rPr>
          <w:t>C</w:t>
        </w:r>
      </w:ins>
      <w:del w:id="58"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59" w:author="Mary Hunsicker" w:date="2021-11-24T15:34:00Z">
        <w:r w:rsidR="00D75334">
          <w:rPr>
            <w:rFonts w:ascii="Times" w:hAnsi="Times" w:cs="Arial"/>
            <w:color w:val="000000"/>
          </w:rPr>
          <w:t>V</w:t>
        </w:r>
      </w:ins>
      <w:del w:id="60"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61" w:author="Mary Hunsicker" w:date="2021-11-24T15:34:00Z">
        <w:r w:rsidR="00D75334">
          <w:rPr>
            <w:rFonts w:ascii="Times" w:hAnsi="Times" w:cs="Arial"/>
            <w:color w:val="000000"/>
          </w:rPr>
          <w:t>i</w:t>
        </w:r>
      </w:ins>
      <w:del w:id="62"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63" w:author="Mary Hunsicker" w:date="2021-11-24T15:34:00Z">
        <w:r w:rsidR="00D75334">
          <w:rPr>
            <w:rFonts w:ascii="Times" w:hAnsi="Times" w:cs="Arial"/>
            <w:color w:val="000000"/>
          </w:rPr>
          <w:t>c</w:t>
        </w:r>
      </w:ins>
      <w:del w:id="64"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65" w:author="Mary Hunsicker" w:date="2021-11-24T15:31:00Z">
        <w:r w:rsidR="00D75334">
          <w:rPr>
            <w:rFonts w:ascii="Times" w:hAnsi="Times" w:cs="Arial"/>
            <w:color w:val="000000"/>
          </w:rPr>
          <w:t>-</w:t>
        </w:r>
      </w:ins>
      <w:del w:id="66"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67"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68" w:author="Mary Hunsicker" w:date="2021-11-23T13:38:00Z">
        <w:r w:rsidRPr="004F1BF9" w:rsidDel="006E69E7">
          <w:rPr>
            <w:rFonts w:ascii="Times" w:hAnsi="Times" w:cs="Arial"/>
            <w:color w:val="000000"/>
          </w:rPr>
          <w:delText xml:space="preserve">trends </w:delText>
        </w:r>
      </w:del>
      <w:ins w:id="69"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70"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71" w:author="Mary Hunsicker" w:date="2021-11-24T15:12:00Z">
        <w:r w:rsidR="00A66793">
          <w:rPr>
            <w:rFonts w:ascii="Times" w:hAnsi="Times" w:cs="Arial"/>
          </w:rPr>
          <w:t>The model with the lo</w:t>
        </w:r>
      </w:ins>
      <w:ins w:id="72" w:author="Mary Hunsicker" w:date="2021-11-24T15:13:00Z">
        <w:r w:rsidR="00A66793">
          <w:rPr>
            <w:rFonts w:ascii="Times" w:hAnsi="Times" w:cs="Arial"/>
          </w:rPr>
          <w:t>west LOO</w:t>
        </w:r>
      </w:ins>
      <w:ins w:id="73" w:author="Mary Hunsicker" w:date="2021-11-24T15:56:00Z">
        <w:r w:rsidR="00CB06D5">
          <w:rPr>
            <w:rFonts w:ascii="Times" w:hAnsi="Times" w:cs="Arial"/>
          </w:rPr>
          <w:t>-CV</w:t>
        </w:r>
      </w:ins>
      <w:ins w:id="74" w:author="Mary Hunsicker" w:date="2021-11-24T15:13:00Z">
        <w:r w:rsidR="00A66793">
          <w:rPr>
            <w:rFonts w:ascii="Times" w:hAnsi="Times" w:cs="Arial"/>
          </w:rPr>
          <w:t xml:space="preserve"> </w:t>
        </w:r>
      </w:ins>
      <w:ins w:id="75" w:author="Mary Hunsicker" w:date="2021-11-24T15:56:00Z">
        <w:r w:rsidR="00CB06D5">
          <w:rPr>
            <w:rFonts w:ascii="Times" w:hAnsi="Times" w:cs="Arial"/>
          </w:rPr>
          <w:t xml:space="preserve">is </w:t>
        </w:r>
      </w:ins>
      <w:ins w:id="76"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005A4F42" w:rsidR="0093154E" w:rsidRPr="004F1BF9" w:rsidRDefault="007C3299" w:rsidP="00A612C8">
      <w:pPr>
        <w:keepNext/>
        <w:spacing w:line="480" w:lineRule="auto"/>
        <w:rPr>
          <w:rFonts w:ascii="Times" w:hAnsi="Times" w:cs="Arial"/>
        </w:rPr>
      </w:pPr>
      <w:ins w:id="77" w:author="Mary Hunsicker" w:date="2021-11-29T10:26:00Z">
        <w:r>
          <w:rPr>
            <w:rFonts w:ascii="Times" w:hAnsi="Times" w:cs="Arial"/>
            <w:i/>
            <w:color w:val="000000"/>
          </w:rPr>
          <w:t>Climate-biology relationships and f</w:t>
        </w:r>
      </w:ins>
      <w:del w:id="78"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ing community state</w:t>
      </w:r>
    </w:p>
    <w:p w14:paraId="4F3BE654" w14:textId="0E19AE28" w:rsidR="0093154E" w:rsidRPr="00D51FFE" w:rsidRDefault="000B0270" w:rsidP="00D51FFE">
      <w:pPr>
        <w:spacing w:line="480" w:lineRule="auto"/>
        <w:rPr>
          <w:rPrChange w:id="79"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w:t>
      </w:r>
      <w:r w:rsidRPr="004F1BF9">
        <w:rPr>
          <w:rFonts w:ascii="Times" w:hAnsi="Times"/>
        </w:rPr>
        <w:lastRenderedPageBreak/>
        <w:t xml:space="preserve">of both </w:t>
      </w:r>
      <w:r w:rsidR="00C44761" w:rsidRPr="004F1BF9">
        <w:rPr>
          <w:rFonts w:ascii="Times" w:hAnsi="Times"/>
        </w:rPr>
        <w:t>the community state</w:t>
      </w:r>
      <w:ins w:id="80" w:author="Mary Hunsicker" w:date="2021-11-29T09:16:00Z">
        <w:r w:rsidR="00D51FFE">
          <w:rPr>
            <w:rFonts w:ascii="Times" w:hAnsi="Times"/>
          </w:rPr>
          <w:t xml:space="preserve"> </w:t>
        </w:r>
        <w:r w:rsidR="00D51FFE" w:rsidRPr="00D51FFE">
          <w:rPr>
            <w:color w:val="1155CC"/>
            <w:rPrChange w:id="81" w:author="Mary Hunsicker" w:date="2021-11-29T09:16:00Z">
              <w:rPr>
                <w:i/>
                <w:iCs/>
                <w:color w:val="1155CC"/>
              </w:rPr>
            </w:rPrChange>
          </w:rPr>
          <w:t xml:space="preserve">(i.e., the </w:t>
        </w:r>
      </w:ins>
      <w:ins w:id="82" w:author="Mary Hunsicker" w:date="2021-11-29T09:19:00Z">
        <w:r w:rsidR="000771BD">
          <w:rPr>
            <w:color w:val="1155CC"/>
          </w:rPr>
          <w:t>DFA</w:t>
        </w:r>
      </w:ins>
      <w:ins w:id="83" w:author="Mary Hunsicker" w:date="2021-11-29T09:16:00Z">
        <w:r w:rsidR="00D51FFE" w:rsidRPr="00D51FFE">
          <w:rPr>
            <w:color w:val="1155CC"/>
            <w:rPrChange w:id="84" w:author="Mary Hunsicker" w:date="2021-11-29T09:16:00Z">
              <w:rPr>
                <w:i/>
                <w:iCs/>
                <w:color w:val="1155CC"/>
              </w:rPr>
            </w:rPrChange>
          </w:rPr>
          <w:t xml:space="preserve"> trend value)</w:t>
        </w:r>
        <w:r w:rsidR="00D51FFE">
          <w:t xml:space="preserve"> </w:t>
        </w:r>
      </w:ins>
      <w:del w:id="85"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86"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87" w:author="Mary Hunsicker" w:date="2021-11-29T09:21:00Z">
        <w:r w:rsidR="0093154E" w:rsidDel="000771BD">
          <w:delText xml:space="preserve">individual species parameters </w:delText>
        </w:r>
      </w:del>
      <w:del w:id="88" w:author="Mary Hunsicker" w:date="2021-11-29T09:23:00Z">
        <w:r w:rsidR="0093154E" w:rsidDel="000771BD">
          <w:delText xml:space="preserve">and </w:delText>
        </w:r>
      </w:del>
      <w:r w:rsidR="0093154E">
        <w:t xml:space="preserve">the community state </w:t>
      </w:r>
      <w:ins w:id="89"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90" w:author="Mary Hunsicker" w:date="2021-11-29T09:23:00Z">
        <w:r w:rsidR="000771BD">
          <w:t xml:space="preserve"> and </w:t>
        </w:r>
      </w:ins>
      <w:ins w:id="91" w:author="Mary Hunsicker" w:date="2021-11-29T09:29:00Z">
        <w:r w:rsidR="000771BD">
          <w:t xml:space="preserve">the </w:t>
        </w:r>
      </w:ins>
      <w:ins w:id="92" w:author="Mary Hunsicker" w:date="2021-11-29T09:25:00Z">
        <w:r w:rsidR="000771BD">
          <w:rPr>
            <w:rFonts w:ascii="Times" w:hAnsi="Times"/>
            <w:color w:val="000000" w:themeColor="text1"/>
          </w:rPr>
          <w:t xml:space="preserve">raw time series </w:t>
        </w:r>
      </w:ins>
      <w:ins w:id="93" w:author="Mary Hunsicker" w:date="2021-11-29T09:27:00Z">
        <w:r w:rsidR="000771BD">
          <w:rPr>
            <w:rFonts w:ascii="Times" w:hAnsi="Times"/>
            <w:color w:val="000000" w:themeColor="text1"/>
          </w:rPr>
          <w:t>of</w:t>
        </w:r>
      </w:ins>
      <w:ins w:id="94" w:author="Mary Hunsicker" w:date="2021-11-29T09:25:00Z">
        <w:r w:rsidR="000771BD">
          <w:rPr>
            <w:rFonts w:ascii="Times" w:hAnsi="Times"/>
            <w:color w:val="000000" w:themeColor="text1"/>
          </w:rPr>
          <w:t xml:space="preserve"> the </w:t>
        </w:r>
      </w:ins>
      <w:ins w:id="95" w:author="Mary Hunsicker" w:date="2021-11-29T09:26:00Z">
        <w:r w:rsidR="000771BD">
          <w:rPr>
            <w:rFonts w:ascii="Times" w:hAnsi="Times"/>
            <w:color w:val="000000" w:themeColor="text1"/>
          </w:rPr>
          <w:t>individual</w:t>
        </w:r>
      </w:ins>
      <w:ins w:id="96" w:author="Mary Hunsicker" w:date="2021-11-29T09:24:00Z">
        <w:r w:rsidR="000771BD">
          <w:rPr>
            <w:rFonts w:ascii="Times" w:hAnsi="Times"/>
            <w:color w:val="000000" w:themeColor="text1"/>
          </w:rPr>
          <w:t xml:space="preserve"> species (i.e., </w:t>
        </w:r>
      </w:ins>
      <w:ins w:id="97" w:author="Mary Hunsicker" w:date="2021-11-29T09:26:00Z">
        <w:r w:rsidR="000771BD">
          <w:rPr>
            <w:rFonts w:ascii="Times" w:hAnsi="Times"/>
            <w:color w:val="000000" w:themeColor="text1"/>
          </w:rPr>
          <w:t>the biology time series</w:t>
        </w:r>
      </w:ins>
      <w:ins w:id="98" w:author="Mary Hunsicker" w:date="2021-11-29T09:23:00Z">
        <w:r w:rsidR="000771BD">
          <w:rPr>
            <w:rFonts w:ascii="Times" w:hAnsi="Times"/>
            <w:color w:val="000000" w:themeColor="text1"/>
          </w:rPr>
          <w:t xml:space="preserve"> summarized by the DFA model</w:t>
        </w:r>
      </w:ins>
      <w:ins w:id="99" w:author="Mary Hunsicker" w:date="2021-11-29T09:24:00Z">
        <w:r w:rsidR="000771BD">
          <w:rPr>
            <w:rFonts w:ascii="Times" w:hAnsi="Times"/>
            <w:color w:val="000000" w:themeColor="text1"/>
          </w:rPr>
          <w:t>).</w:t>
        </w:r>
      </w:ins>
      <w:del w:id="100"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01" w:author="Mary Hunsicker" w:date="2021-11-29T09:18:00Z">
        <w:r w:rsidR="0093154E" w:rsidRPr="0048540C" w:rsidDel="00D51FFE">
          <w:rPr>
            <w:rFonts w:ascii="Times" w:hAnsi="Times"/>
            <w:color w:val="000000" w:themeColor="text1"/>
          </w:rPr>
          <w:delText>individual species parameter</w:delText>
        </w:r>
      </w:del>
      <w:del w:id="102" w:author="Mary Hunsicker" w:date="2021-11-29T09:22:00Z">
        <w:r w:rsidR="0093154E" w:rsidRPr="0048540C" w:rsidDel="000771BD">
          <w:rPr>
            <w:rFonts w:ascii="Times" w:hAnsi="Times"/>
            <w:color w:val="000000" w:themeColor="text1"/>
          </w:rPr>
          <w:delText>s</w:delText>
        </w:r>
      </w:del>
      <w:ins w:id="103" w:author="Mary Hunsicker" w:date="2021-11-29T09:19:00Z">
        <w:r w:rsidR="00D51FFE">
          <w:rPr>
            <w:rFonts w:ascii="Times" w:hAnsi="Times"/>
            <w:color w:val="000000" w:themeColor="text1"/>
          </w:rPr>
          <w:t xml:space="preserve"> </w:t>
        </w:r>
      </w:ins>
      <w:ins w:id="104" w:author="Mary Hunsicker" w:date="2021-11-29T09:22:00Z">
        <w:r w:rsidR="000771BD">
          <w:rPr>
            <w:rFonts w:ascii="Times" w:hAnsi="Times"/>
            <w:color w:val="000000" w:themeColor="text1"/>
          </w:rPr>
          <w:t>i</w:t>
        </w:r>
      </w:ins>
      <w:ins w:id="105"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06" w:author="Mary Hunsicker" w:date="2021-11-29T09:28:00Z">
        <w:r w:rsidR="000771BD">
          <w:rPr>
            <w:rFonts w:ascii="Times" w:hAnsi="Times"/>
            <w:color w:val="000000" w:themeColor="text1"/>
          </w:rPr>
          <w:t>time series</w:t>
        </w:r>
      </w:ins>
      <w:ins w:id="107"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08"/>
      <w:r w:rsidR="00F1530A" w:rsidRPr="0048540C">
        <w:rPr>
          <w:rFonts w:ascii="Times" w:hAnsi="Times" w:cs="Arial"/>
          <w:color w:val="000000" w:themeColor="text1"/>
          <w:shd w:val="clear" w:color="auto" w:fill="FFFFFF"/>
        </w:rPr>
        <w:t>200</w:t>
      </w:r>
      <w:ins w:id="109" w:author="Mary Hunsicker" w:date="2021-11-24T14:39:00Z">
        <w:r w:rsidR="00CD3966">
          <w:rPr>
            <w:rFonts w:ascii="Times" w:hAnsi="Times" w:cs="Arial"/>
            <w:color w:val="000000" w:themeColor="text1"/>
            <w:shd w:val="clear" w:color="auto" w:fill="FFFFFF"/>
          </w:rPr>
          <w:t>8</w:t>
        </w:r>
      </w:ins>
      <w:del w:id="110"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11" w:author="Mary Hunsicker" w:date="2021-11-24T14:39:00Z">
        <w:r w:rsidR="00CD3966">
          <w:rPr>
            <w:rFonts w:ascii="Times" w:hAnsi="Times" w:cs="Arial"/>
            <w:color w:val="000000" w:themeColor="text1"/>
            <w:shd w:val="clear" w:color="auto" w:fill="FFFFFF"/>
          </w:rPr>
          <w:t>8</w:t>
        </w:r>
      </w:ins>
      <w:del w:id="112"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08"/>
      <w:r w:rsidR="008600F2">
        <w:rPr>
          <w:rStyle w:val="CommentReference"/>
          <w:rFonts w:asciiTheme="minorHAnsi" w:eastAsiaTheme="minorHAnsi" w:hAnsiTheme="minorHAnsi" w:cstheme="minorBidi"/>
        </w:rPr>
        <w:commentReference w:id="108"/>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13"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14" w:author="Mary Hunsicker" w:date="2021-11-24T15:09:00Z"/>
          <w:moveTo w:id="115"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16" w:author="Mary Hunsicker" w:date="2021-11-24T15:08:00Z" w:name="move88658952"/>
      <w:moveTo w:id="117"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16"/>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18"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19" w:author="Mary Hunsicker" w:date="2021-11-24T15:08:00Z" w:name="move88658952"/>
      <w:moveFrom w:id="120"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19"/>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21" w:author="Mary Hunsicker" w:date="2021-11-23T13:46:00Z">
        <w:r w:rsidR="00E079FC">
          <w:rPr>
            <w:rFonts w:ascii="Times" w:hAnsi="Times" w:cs="Arial"/>
            <w:iCs/>
          </w:rPr>
          <w:t>2</w:t>
        </w:r>
      </w:ins>
      <w:del w:id="122"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23" w:author="Mary Hunsicker" w:date="2021-11-24T14:46:00Z">
        <w:r w:rsidR="00CD3966">
          <w:rPr>
            <w:rFonts w:ascii="Times" w:hAnsi="Times"/>
          </w:rPr>
          <w:t xml:space="preserve">: marine heatwave </w:t>
        </w:r>
      </w:ins>
      <w:ins w:id="124"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125"/>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125"/>
      <w:r w:rsidR="00E12AD1">
        <w:rPr>
          <w:rStyle w:val="CommentReference"/>
          <w:rFonts w:asciiTheme="minorHAnsi" w:eastAsiaTheme="minorHAnsi" w:hAnsiTheme="minorHAnsi" w:cstheme="minorBidi"/>
        </w:rPr>
        <w:commentReference w:id="125"/>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26" w:author="Mary Hunsicker" w:date="2021-11-23T14:12:00Z">
        <w:r w:rsidR="001E337E">
          <w:rPr>
            <w:color w:val="222222"/>
            <w:shd w:val="clear" w:color="auto" w:fill="FFFFFF"/>
          </w:rPr>
          <w:t xml:space="preserve">which are cool water associated </w:t>
        </w:r>
      </w:ins>
      <w:ins w:id="127" w:author="Mary Hunsicker" w:date="2021-11-23T14:13:00Z">
        <w:r w:rsidR="001E337E">
          <w:rPr>
            <w:color w:val="222222"/>
            <w:shd w:val="clear" w:color="auto" w:fill="FFFFFF"/>
          </w:rPr>
          <w:t xml:space="preserve">mesopelagic </w:t>
        </w:r>
      </w:ins>
      <w:ins w:id="128"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29" w:author="Mary Hunsicker" w:date="2021-11-23T14:14:00Z">
        <w:r w:rsidR="001E337E">
          <w:rPr>
            <w:rFonts w:cs="Arial"/>
          </w:rPr>
          <w:t>3</w:t>
        </w:r>
      </w:ins>
      <w:del w:id="130"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131"/>
      <w:r w:rsidR="001B3217" w:rsidRPr="00914420">
        <w:t>(</w:t>
      </w:r>
      <w:r w:rsidR="001B3217" w:rsidRPr="00914420">
        <w:rPr>
          <w:b/>
        </w:rPr>
        <w:t>B</w:t>
      </w:r>
      <w:r w:rsidR="001B3217" w:rsidRPr="00914420">
        <w:t xml:space="preserve"> matrix) </w:t>
      </w:r>
      <w:commentRangeEnd w:id="131"/>
      <w:r w:rsidR="001E337E">
        <w:rPr>
          <w:rStyle w:val="CommentReference"/>
          <w:rFonts w:asciiTheme="minorHAnsi" w:eastAsiaTheme="minorHAnsi" w:hAnsiTheme="minorHAnsi" w:cstheme="minorBidi"/>
        </w:rPr>
        <w:commentReference w:id="131"/>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32"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33"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134" w:author="Mary Hunsicker" w:date="2021-11-30T15:50:00Z">
        <w:r w:rsidR="005937B9" w:rsidDel="008600F2">
          <w:rPr>
            <w:rFonts w:ascii="Times" w:hAnsi="Times" w:cs="Arial"/>
          </w:rPr>
          <w:delText xml:space="preserve">nine </w:delText>
        </w:r>
      </w:del>
      <w:ins w:id="135" w:author="Mary Hunsicker" w:date="2021-11-30T15:50:00Z">
        <w:r w:rsidR="008600F2">
          <w:rPr>
            <w:rFonts w:ascii="Times" w:hAnsi="Times" w:cs="Arial"/>
          </w:rPr>
          <w:t>ten</w:t>
        </w:r>
        <w:r w:rsidR="008600F2">
          <w:rPr>
            <w:rFonts w:ascii="Times" w:hAnsi="Times" w:cs="Arial"/>
          </w:rPr>
          <w:t xml:space="preserve"> </w:t>
        </w:r>
      </w:ins>
      <w:r w:rsidR="005937B9">
        <w:rPr>
          <w:rFonts w:ascii="Times" w:hAnsi="Times" w:cs="Arial"/>
        </w:rPr>
        <w:t>additional years (200</w:t>
      </w:r>
      <w:ins w:id="136" w:author="Mary Hunsicker" w:date="2021-11-30T15:47:00Z">
        <w:r w:rsidR="008600F2">
          <w:rPr>
            <w:rFonts w:ascii="Times" w:hAnsi="Times" w:cs="Arial"/>
          </w:rPr>
          <w:t>8</w:t>
        </w:r>
      </w:ins>
      <w:del w:id="137"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138" w:author="Mary Hunsicker" w:date="2021-11-30T15:47:00Z">
        <w:r w:rsidR="008600F2">
          <w:rPr>
            <w:rFonts w:ascii="Times" w:hAnsi="Times" w:cs="Arial"/>
          </w:rPr>
          <w:t>7</w:t>
        </w:r>
      </w:ins>
      <w:del w:id="139" w:author="Mary Hunsicker" w:date="2021-11-30T15:47:00Z">
        <w:r w:rsidR="005937B9" w:rsidDel="008600F2">
          <w:rPr>
            <w:rFonts w:ascii="Times" w:hAnsi="Times" w:cs="Arial"/>
          </w:rPr>
          <w:delText>7</w:delText>
        </w:r>
      </w:del>
      <w:r w:rsidR="005937B9">
        <w:rPr>
          <w:rFonts w:ascii="Times" w:hAnsi="Times" w:cs="Arial"/>
        </w:rPr>
        <w:t xml:space="preserve">, </w:t>
      </w:r>
      <w:del w:id="140" w:author="Mary Hunsicker" w:date="2021-11-30T15:54:00Z">
        <w:r w:rsidR="00DA771F" w:rsidDel="005461EF">
          <w:rPr>
            <w:rFonts w:ascii="Times" w:hAnsi="Times" w:cs="Arial"/>
          </w:rPr>
          <w:delText xml:space="preserve">S8 </w:delText>
        </w:r>
      </w:del>
      <w:r w:rsidR="005937B9">
        <w:rPr>
          <w:rFonts w:ascii="Times" w:hAnsi="Times" w:cs="Arial"/>
        </w:rPr>
        <w:t>Fig.</w:t>
      </w:r>
      <w:ins w:id="141"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142"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143" w:author="Mary Hunsicker" w:date="2021-11-30T15:53:00Z"/>
          <w:rFonts w:ascii="Times" w:hAnsi="Times"/>
        </w:rPr>
      </w:pPr>
    </w:p>
    <w:p w14:paraId="75F10F44" w14:textId="044A6ACE" w:rsidR="005461EF" w:rsidRDefault="005461EF" w:rsidP="005461EF">
      <w:pPr>
        <w:spacing w:line="480" w:lineRule="auto"/>
        <w:rPr>
          <w:ins w:id="144" w:author="Mary Hunsicker" w:date="2021-11-30T15:53:00Z"/>
          <w:rFonts w:ascii="Times" w:hAnsi="Times"/>
        </w:rPr>
        <w:pPrChange w:id="145" w:author="Mary Hunsicker" w:date="2021-11-30T15:53:00Z">
          <w:pPr/>
        </w:pPrChange>
      </w:pPr>
      <w:ins w:id="146" w:author="Mary Hunsicker" w:date="2021-11-30T15:53:00Z">
        <w:r w:rsidRPr="005461EF">
          <w:rPr>
            <w:rFonts w:ascii="Times" w:hAnsi="Times" w:cs="Arial"/>
            <w:b/>
            <w:bCs/>
            <w:rPrChange w:id="147" w:author="Mary Hunsicker" w:date="2021-11-30T15:53:00Z">
              <w:rPr>
                <w:rFonts w:ascii="Times" w:hAnsi="Times" w:cs="Arial"/>
              </w:rPr>
            </w:rPrChange>
          </w:rPr>
          <w:t>Figure</w:t>
        </w:r>
        <w:r w:rsidRPr="005461EF">
          <w:rPr>
            <w:rFonts w:ascii="Times" w:hAnsi="Times" w:cs="Arial"/>
            <w:b/>
            <w:bCs/>
            <w:rPrChange w:id="148" w:author="Mary Hunsicker" w:date="2021-11-30T15:53:00Z">
              <w:rPr>
                <w:rFonts w:ascii="Times" w:hAnsi="Times" w:cs="Arial"/>
              </w:rPr>
            </w:rPrChange>
          </w:rPr>
          <w:t xml:space="preserve"> 7</w:t>
        </w:r>
        <w:r>
          <w:rPr>
            <w:rFonts w:ascii="Times" w:hAnsi="Times" w:cs="Arial"/>
          </w:rPr>
          <w:t>.</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149" w:author="Mary Hunsicker" w:date="2021-11-30T15:53:00Z"/>
          <w:rFonts w:ascii="Times" w:hAnsi="Times"/>
        </w:rPr>
      </w:pPr>
    </w:p>
    <w:p w14:paraId="07DDB3AD" w14:textId="77777777" w:rsidR="00A612C8" w:rsidRPr="00D00469" w:rsidRDefault="00A612C8" w:rsidP="005461EF">
      <w:pPr>
        <w:spacing w:line="480" w:lineRule="auto"/>
        <w:rPr>
          <w:rFonts w:ascii="Times" w:hAnsi="Times" w:cs="Arial"/>
          <w:color w:val="000000"/>
        </w:rPr>
        <w:pPrChange w:id="150"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51" w:author="Mary Hunsicker" w:date="2021-11-30T15:54:00Z">
        <w:r w:rsidR="005461EF">
          <w:rPr>
            <w:rFonts w:ascii="Times" w:hAnsi="Times" w:cs="Arial"/>
            <w:color w:val="000000"/>
          </w:rPr>
          <w:t>8</w:t>
        </w:r>
      </w:ins>
      <w:del w:id="152"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w:t>
      </w:r>
      <w:r w:rsidR="000B6521" w:rsidRPr="0030230E">
        <w:rPr>
          <w:rFonts w:ascii="Times" w:hAnsi="Times" w:cs="Arial"/>
          <w:color w:val="000000"/>
        </w:rPr>
        <w:lastRenderedPageBreak/>
        <w:t xml:space="preserve">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53" w:author="Mary Hunsicker" w:date="2021-11-30T15:54:00Z">
        <w:r w:rsidR="005461EF">
          <w:rPr>
            <w:rFonts w:ascii="Times" w:hAnsi="Times" w:cs="Arial"/>
            <w:color w:val="000000"/>
          </w:rPr>
          <w:t>8</w:t>
        </w:r>
      </w:ins>
      <w:del w:id="154"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155" w:author="Mary Hunsicker" w:date="2021-11-30T15:55:00Z">
        <w:r w:rsidR="005461EF">
          <w:rPr>
            <w:rFonts w:ascii="Times" w:hAnsi="Times" w:cs="Arial"/>
            <w:color w:val="000000"/>
          </w:rPr>
          <w:t>9</w:t>
        </w:r>
      </w:ins>
      <w:del w:id="156"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lastRenderedPageBreak/>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157"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w:t>
      </w:r>
      <w:proofErr w:type="gramStart"/>
      <w:r w:rsidR="004A3C41">
        <w:rPr>
          <w:rFonts w:ascii="Times" w:hAnsi="Times" w:cs="Arial"/>
        </w:rPr>
        <w:t>i.e.</w:t>
      </w:r>
      <w:proofErr w:type="gramEnd"/>
      <w:r w:rsidR="004A3C41">
        <w:rPr>
          <w:rFonts w:ascii="Times" w:hAnsi="Times" w:cs="Arial"/>
        </w:rPr>
        <w:t xml:space="preserv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158" w:author="Mary Hunsicker" w:date="2021-11-30T11:22:00Z" w:name="move89163754"/>
      <w:moveTo w:id="159"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158"/>
      <w:ins w:id="160"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161" w:author="Mary Hunsicker" w:date="2021-11-30T11:45:00Z">
        <w:r w:rsidR="00000D86">
          <w:rPr>
            <w:rFonts w:ascii="Times" w:hAnsi="Times" w:cs="Arial"/>
          </w:rPr>
          <w:t xml:space="preserve"> </w:t>
        </w:r>
      </w:ins>
      <w:ins w:id="162"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163" w:author="Mary Hunsicker" w:date="2021-11-30T11:24:00Z">
            <w:rPr>
              <w:rFonts w:eastAsiaTheme="minorHAnsi"/>
              <w:color w:val="000000" w:themeColor="text1"/>
            </w:rPr>
          </w:rPrChange>
        </w:rPr>
      </w:pPr>
      <w:moveFromRangeStart w:id="164" w:author="Mary Hunsicker" w:date="2021-11-30T11:22:00Z" w:name="move89163754"/>
      <w:moveFrom w:id="165"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164"/>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166" w:author="Mary Hunsicker" w:date="2021-11-30T11:13:00Z">
        <w:r w:rsidR="00EE3EC0">
          <w:rPr>
            <w:rFonts w:ascii="Times" w:eastAsiaTheme="minorHAnsi" w:hAnsi="Times"/>
          </w:rPr>
          <w:t>)</w:t>
        </w:r>
      </w:ins>
      <w:del w:id="167"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168"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169" w:author="Mary Hunsicker" w:date="2021-11-30T11:47:00Z">
        <w:r w:rsidR="00000D86">
          <w:rPr>
            <w:color w:val="000000" w:themeColor="text1"/>
            <w:shd w:val="clear" w:color="auto" w:fill="FFFFFF"/>
          </w:rPr>
          <w:t xml:space="preserve">study </w:t>
        </w:r>
      </w:ins>
      <w:del w:id="170" w:author="Mary Hunsicker" w:date="2021-11-30T11:47:00Z">
        <w:r w:rsidR="00144EB0" w:rsidRPr="00144EB0" w:rsidDel="00000D86">
          <w:rPr>
            <w:color w:val="000000" w:themeColor="text1"/>
            <w:shd w:val="clear" w:color="auto" w:fill="FFFFFF"/>
          </w:rPr>
          <w:delText>identified several species that caused the 1960s shift</w:delText>
        </w:r>
      </w:del>
      <w:del w:id="171" w:author="Mary Hunsicker" w:date="2021-11-30T11:46:00Z">
        <w:r w:rsidR="00144EB0" w:rsidDel="00000D86">
          <w:rPr>
            <w:color w:val="000000" w:themeColor="text1"/>
            <w:shd w:val="clear" w:color="auto" w:fill="FFFFFF"/>
          </w:rPr>
          <w:delText xml:space="preserve"> </w:delText>
        </w:r>
      </w:del>
      <w:del w:id="172" w:author="Mary Hunsicker" w:date="2021-11-30T11:33:00Z">
        <w:r w:rsidR="00144EB0" w:rsidRPr="00144EB0" w:rsidDel="00D95658">
          <w:rPr>
            <w:color w:val="000000" w:themeColor="text1"/>
            <w:shd w:val="clear" w:color="auto" w:fill="FFFFFF"/>
          </w:rPr>
          <w:delText>and t</w:delText>
        </w:r>
      </w:del>
      <w:del w:id="173"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 xml:space="preserve">included a much broader suite of ichthyoplankton species than our study which limits our ability to evaluate whether the species </w:t>
      </w:r>
      <w:r w:rsidR="00144EB0" w:rsidRPr="00144EB0">
        <w:rPr>
          <w:color w:val="000000" w:themeColor="text1"/>
          <w:shd w:val="clear" w:color="auto" w:fill="FFFFFF"/>
        </w:rPr>
        <w:lastRenderedPageBreak/>
        <w:t>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174"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175" w:author="Mary Hunsicker" w:date="2021-11-30T11:24:00Z">
        <w:r w:rsidR="00BE39F4">
          <w:t>elsewhere in the time series.</w:t>
        </w:r>
      </w:ins>
      <w:del w:id="176"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177" w:author="Mary Hunsicker" w:date="2021-11-30T11:20:00Z">
        <w:r w:rsidR="00BE39F4">
          <w:rPr>
            <w:color w:val="000000" w:themeColor="text1"/>
            <w:shd w:val="clear" w:color="auto" w:fill="FFFFFF"/>
          </w:rPr>
          <w:t xml:space="preserve"> a </w:t>
        </w:r>
      </w:ins>
      <w:del w:id="178"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179" w:author="Mary Hunsicker" w:date="2021-11-30T11:20:00Z">
        <w:r w:rsidRPr="00873696" w:rsidDel="00BE39F4">
          <w:rPr>
            <w:color w:val="000000" w:themeColor="text1"/>
            <w:shd w:val="clear" w:color="auto" w:fill="FFFFFF"/>
          </w:rPr>
          <w:delText xml:space="preserve">of </w:delText>
        </w:r>
      </w:del>
      <w:ins w:id="180"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181" w:author="Mary Hunsicker" w:date="2021-11-30T11:35:00Z">
        <w:r w:rsidR="00D95658">
          <w:rPr>
            <w:color w:val="000000" w:themeColor="text1"/>
            <w:shd w:val="clear" w:color="auto" w:fill="FFFFFF"/>
          </w:rPr>
          <w:t>ulf of Alaska</w:t>
        </w:r>
      </w:ins>
      <w:ins w:id="182" w:author="Mary Hunsicker" w:date="2021-11-30T11:36:00Z">
        <w:r w:rsidR="00D95658">
          <w:rPr>
            <w:color w:val="000000" w:themeColor="text1"/>
            <w:shd w:val="clear" w:color="auto" w:fill="FFFFFF"/>
          </w:rPr>
          <w:t xml:space="preserve"> (GOA)</w:t>
        </w:r>
      </w:ins>
      <w:del w:id="183"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w:t>
      </w:r>
      <w:r w:rsidR="00751A13">
        <w:rPr>
          <w:rFonts w:ascii="Times" w:eastAsiaTheme="minorHAnsi" w:hAnsi="Times"/>
        </w:rPr>
        <w:lastRenderedPageBreak/>
        <w:t xml:space="preserve">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50ADD8E2" w:rsidR="001A4B80" w:rsidRDefault="000B6CC9" w:rsidP="001A4B80">
      <w:pPr>
        <w:spacing w:line="480" w:lineRule="auto"/>
        <w:ind w:firstLine="720"/>
      </w:pPr>
      <w:del w:id="184"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185" w:author="Mary Hunsicker" w:date="2021-11-30T12:48:00Z">
        <w:r w:rsidR="005E5CD2" w:rsidDel="00393AE9">
          <w:rPr>
            <w:rFonts w:ascii="Times" w:hAnsi="Times" w:cs="Arial"/>
          </w:rPr>
          <w:delText>T</w:delText>
        </w:r>
      </w:del>
      <w:del w:id="186"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187" w:author="Mary Hunsicker" w:date="2021-11-30T13:04:00Z">
        <w:r w:rsidR="00A81B18">
          <w:rPr>
            <w:rFonts w:ascii="Times" w:hAnsi="Times" w:cs="Arial"/>
          </w:rPr>
          <w:t xml:space="preserve">The </w:t>
        </w:r>
      </w:ins>
      <w:ins w:id="188"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189" w:author="Mary Hunsicker" w:date="2021-11-30T13:17:00Z">
        <w:r w:rsidR="001A4B80">
          <w:rPr>
            <w:rFonts w:ascii="Times" w:eastAsiaTheme="minorHAnsi" w:hAnsi="Times"/>
          </w:rPr>
          <w:t xml:space="preserve">our the CCE </w:t>
        </w:r>
      </w:ins>
      <w:ins w:id="190" w:author="Mary Hunsicker" w:date="2021-11-30T13:18:00Z">
        <w:r w:rsidR="001A4B80">
          <w:rPr>
            <w:rFonts w:ascii="Times" w:eastAsiaTheme="minorHAnsi" w:hAnsi="Times"/>
          </w:rPr>
          <w:t xml:space="preserve">shared </w:t>
        </w:r>
      </w:ins>
      <w:ins w:id="191" w:author="Mary Hunsicker" w:date="2021-11-30T13:17:00Z">
        <w:r w:rsidR="001A4B80">
          <w:rPr>
            <w:rFonts w:ascii="Times" w:eastAsiaTheme="minorHAnsi" w:hAnsi="Times"/>
          </w:rPr>
          <w:t>biology trend a</w:t>
        </w:r>
      </w:ins>
      <w:ins w:id="192" w:author="Mary Hunsicker" w:date="2021-11-30T13:18:00Z">
        <w:r w:rsidR="001A4B80">
          <w:rPr>
            <w:rFonts w:ascii="Times" w:eastAsiaTheme="minorHAnsi" w:hAnsi="Times"/>
          </w:rPr>
          <w:t>nd landings</w:t>
        </w:r>
      </w:ins>
      <w:ins w:id="193" w:author="Mary Hunsicker" w:date="2021-11-30T13:17:00Z">
        <w:r w:rsidR="001A4B80">
          <w:rPr>
            <w:rFonts w:ascii="Times" w:eastAsiaTheme="minorHAnsi" w:hAnsi="Times"/>
          </w:rPr>
          <w:t xml:space="preserve"> </w:t>
        </w:r>
      </w:ins>
      <w:ins w:id="194" w:author="Mary Hunsicker" w:date="2021-11-30T13:18:00Z">
        <w:r w:rsidR="001A4B80">
          <w:rPr>
            <w:rFonts w:ascii="Times" w:eastAsiaTheme="minorHAnsi" w:hAnsi="Times"/>
          </w:rPr>
          <w:t xml:space="preserve">captured an </w:t>
        </w:r>
      </w:ins>
      <w:ins w:id="195"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196" w:author="Mary Hunsicker" w:date="2021-11-30T13:53:00Z">
        <w:r w:rsidR="009076E4">
          <w:rPr>
            <w:rFonts w:ascii="Times" w:eastAsiaTheme="minorHAnsi" w:hAnsi="Times"/>
          </w:rPr>
          <w:t>war</w:t>
        </w:r>
      </w:ins>
      <w:ins w:id="197" w:author="Mary Hunsicker" w:date="2021-11-30T13:54:00Z">
        <w:r w:rsidR="009076E4">
          <w:rPr>
            <w:rFonts w:ascii="Times" w:eastAsiaTheme="minorHAnsi" w:hAnsi="Times"/>
          </w:rPr>
          <w:t xml:space="preserve">ming </w:t>
        </w:r>
      </w:ins>
      <w:ins w:id="198" w:author="Mary Hunsicker" w:date="2021-11-30T13:17:00Z">
        <w:r w:rsidR="001A4B80">
          <w:rPr>
            <w:rFonts w:ascii="Times" w:eastAsiaTheme="minorHAnsi" w:hAnsi="Times"/>
          </w:rPr>
          <w:t>events</w:t>
        </w:r>
      </w:ins>
      <w:ins w:id="199" w:author="Mary Hunsicker" w:date="2021-11-30T13:53:00Z">
        <w:r w:rsidR="009076E4">
          <w:rPr>
            <w:rFonts w:ascii="Times" w:eastAsiaTheme="minorHAnsi" w:hAnsi="Times"/>
          </w:rPr>
          <w:t xml:space="preserve">. </w:t>
        </w:r>
      </w:ins>
      <w:ins w:id="200" w:author="Mary Hunsicker" w:date="2021-11-30T13:36:00Z">
        <w:r w:rsidR="0016389F">
          <w:rPr>
            <w:rFonts w:ascii="Times" w:eastAsiaTheme="minorHAnsi" w:hAnsi="Times"/>
          </w:rPr>
          <w:t>The abunda</w:t>
        </w:r>
      </w:ins>
      <w:ins w:id="201" w:author="Mary Hunsicker" w:date="2021-11-30T13:37:00Z">
        <w:r w:rsidR="0016389F">
          <w:rPr>
            <w:rFonts w:ascii="Times" w:eastAsiaTheme="minorHAnsi" w:hAnsi="Times"/>
          </w:rPr>
          <w:t xml:space="preserve">nce of </w:t>
        </w:r>
        <w:r w:rsidR="0016389F">
          <w:rPr>
            <w:rFonts w:ascii="Times" w:hAnsi="Times" w:cs="Arial"/>
          </w:rPr>
          <w:t>s</w:t>
        </w:r>
      </w:ins>
      <w:del w:id="202" w:author="Mary Hunsicker" w:date="2021-11-30T13:21:00Z">
        <w:r w:rsidR="001A4B80" w:rsidDel="001F22AF">
          <w:rPr>
            <w:rFonts w:ascii="Times" w:hAnsi="Times" w:cs="Arial"/>
          </w:rPr>
          <w:delText>s</w:delText>
        </w:r>
      </w:del>
      <w:r w:rsidR="001A4B80">
        <w:rPr>
          <w:rFonts w:ascii="Times" w:hAnsi="Times" w:cs="Arial"/>
        </w:rPr>
        <w:t xml:space="preserve">everal </w:t>
      </w:r>
      <w:del w:id="203" w:author="Mary Hunsicker" w:date="2021-11-30T13:29:00Z">
        <w:r w:rsidR="001A4B80" w:rsidDel="0016389F">
          <w:rPr>
            <w:rFonts w:ascii="Times" w:hAnsi="Times" w:cs="Arial"/>
          </w:rPr>
          <w:delText xml:space="preserve">species </w:delText>
        </w:r>
      </w:del>
      <w:ins w:id="204" w:author="Mary Hunsicker" w:date="2021-11-30T13:29:00Z">
        <w:r w:rsidR="0016389F">
          <w:rPr>
            <w:rFonts w:ascii="Times" w:hAnsi="Times" w:cs="Arial"/>
          </w:rPr>
          <w:t>taxa</w:t>
        </w:r>
      </w:ins>
      <w:del w:id="205" w:author="Mary Hunsicker" w:date="2021-11-30T13:33:00Z">
        <w:r w:rsidR="001A4B80" w:rsidDel="0016389F">
          <w:rPr>
            <w:rFonts w:ascii="Times" w:hAnsi="Times" w:cs="Arial"/>
          </w:rPr>
          <w:delText xml:space="preserve">that </w:delText>
        </w:r>
      </w:del>
      <w:del w:id="206" w:author="Mary Hunsicker" w:date="2021-11-30T13:31:00Z">
        <w:r w:rsidR="001A4B80" w:rsidDel="0016389F">
          <w:rPr>
            <w:rFonts w:ascii="Times" w:hAnsi="Times" w:cs="Arial"/>
          </w:rPr>
          <w:delText>are typically associated with cooler ocean conditions</w:delText>
        </w:r>
      </w:del>
      <w:del w:id="207" w:author="Mary Hunsicker" w:date="2021-11-30T13:32:00Z">
        <w:r w:rsidR="001A4B80" w:rsidDel="0016389F">
          <w:rPr>
            <w:rFonts w:ascii="Times" w:hAnsi="Times" w:cs="Arial"/>
          </w:rPr>
          <w:delText xml:space="preserve"> </w:delText>
        </w:r>
      </w:del>
      <w:del w:id="208" w:author="Mary Hunsicker" w:date="2021-11-30T13:33:00Z">
        <w:r w:rsidR="001A4B80" w:rsidDel="0016389F">
          <w:rPr>
            <w:rFonts w:ascii="Times" w:hAnsi="Times" w:cs="Arial"/>
          </w:rPr>
          <w:delText>show</w:delText>
        </w:r>
      </w:del>
      <w:ins w:id="209" w:author="Mary Hunsicker" w:date="2021-11-30T13:33:00Z">
        <w:r w:rsidR="0016389F">
          <w:rPr>
            <w:rFonts w:ascii="Times" w:hAnsi="Times" w:cs="Arial"/>
          </w:rPr>
          <w:t>, including you</w:t>
        </w:r>
      </w:ins>
      <w:ins w:id="210" w:author="Mary Hunsicker" w:date="2021-11-30T13:35:00Z">
        <w:r w:rsidR="0016389F">
          <w:rPr>
            <w:rFonts w:ascii="Times" w:hAnsi="Times" w:cs="Arial"/>
          </w:rPr>
          <w:t>n</w:t>
        </w:r>
      </w:ins>
      <w:ins w:id="211" w:author="Mary Hunsicker" w:date="2021-11-30T13:34:00Z">
        <w:r w:rsidR="0016389F">
          <w:rPr>
            <w:rFonts w:ascii="Times" w:hAnsi="Times" w:cs="Arial"/>
          </w:rPr>
          <w:t>g-of-year</w:t>
        </w:r>
      </w:ins>
      <w:ins w:id="212" w:author="Mary Hunsicker" w:date="2021-11-30T13:38:00Z">
        <w:r w:rsidR="0016389F">
          <w:rPr>
            <w:rFonts w:ascii="Times" w:hAnsi="Times" w:cs="Arial"/>
          </w:rPr>
          <w:t xml:space="preserve"> </w:t>
        </w:r>
      </w:ins>
      <w:ins w:id="213" w:author="Mary Hunsicker" w:date="2021-11-30T13:34:00Z">
        <w:r w:rsidR="0016389F">
          <w:rPr>
            <w:rFonts w:ascii="Times" w:hAnsi="Times" w:cs="Arial"/>
          </w:rPr>
          <w:t>rockfish and anchovy</w:t>
        </w:r>
      </w:ins>
      <w:ins w:id="214" w:author="Mary Hunsicker" w:date="2021-11-30T13:37:00Z">
        <w:r w:rsidR="0016389F">
          <w:rPr>
            <w:rFonts w:ascii="Times" w:hAnsi="Times" w:cs="Arial"/>
          </w:rPr>
          <w:t>, was</w:t>
        </w:r>
      </w:ins>
      <w:ins w:id="215" w:author="Mary Hunsicker" w:date="2021-11-30T13:36:00Z">
        <w:r w:rsidR="0016389F">
          <w:rPr>
            <w:rFonts w:ascii="Times" w:hAnsi="Times" w:cs="Arial"/>
          </w:rPr>
          <w:t xml:space="preserve"> high</w:t>
        </w:r>
      </w:ins>
      <w:del w:id="216" w:author="Mary Hunsicker" w:date="2021-11-30T13:33:00Z">
        <w:r w:rsidR="001A4B80" w:rsidDel="0016389F">
          <w:rPr>
            <w:rFonts w:ascii="Times" w:hAnsi="Times" w:cs="Arial"/>
          </w:rPr>
          <w:delText xml:space="preserve"> </w:delText>
        </w:r>
      </w:del>
      <w:del w:id="217" w:author="Mary Hunsicker" w:date="2021-11-30T13:36:00Z">
        <w:r w:rsidR="001A4B80" w:rsidDel="0016389F">
          <w:rPr>
            <w:rFonts w:ascii="Times" w:hAnsi="Times" w:cs="Arial"/>
          </w:rPr>
          <w:delText>increased relative</w:delText>
        </w:r>
      </w:del>
      <w:r w:rsidR="001A4B80">
        <w:rPr>
          <w:rFonts w:ascii="Times" w:hAnsi="Times" w:cs="Arial"/>
        </w:rPr>
        <w:t xml:space="preserve"> </w:t>
      </w:r>
      <w:del w:id="218"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219" w:author="Mary Hunsicker" w:date="2021-11-30T13:44:00Z">
        <w:r w:rsidR="001A4B80" w:rsidDel="00D16A6F">
          <w:rPr>
            <w:rFonts w:ascii="Times" w:hAnsi="Times" w:cs="Arial"/>
          </w:rPr>
          <w:delText>th</w:delText>
        </w:r>
      </w:del>
      <w:del w:id="220" w:author="Mary Hunsicker" w:date="2021-11-30T13:33:00Z">
        <w:r w:rsidR="001A4B80" w:rsidDel="0016389F">
          <w:rPr>
            <w:rFonts w:ascii="Times" w:hAnsi="Times" w:cs="Arial"/>
          </w:rPr>
          <w:delText>e</w:delText>
        </w:r>
      </w:del>
      <w:ins w:id="221" w:author="Mary Hunsicker" w:date="2021-11-30T13:44:00Z">
        <w:r w:rsidR="00D16A6F">
          <w:rPr>
            <w:rFonts w:ascii="Times" w:hAnsi="Times" w:cs="Arial"/>
          </w:rPr>
          <w:t>the marine heat</w:t>
        </w:r>
      </w:ins>
      <w:ins w:id="222" w:author="Mary Hunsicker" w:date="2021-11-30T13:45:00Z">
        <w:r w:rsidR="00D16A6F">
          <w:rPr>
            <w:rFonts w:ascii="Times" w:hAnsi="Times" w:cs="Arial"/>
          </w:rPr>
          <w:t>wave</w:t>
        </w:r>
      </w:ins>
      <w:r w:rsidR="001A4B80">
        <w:rPr>
          <w:rFonts w:ascii="Times" w:hAnsi="Times" w:cs="Arial"/>
        </w:rPr>
        <w:t xml:space="preserve"> </w:t>
      </w:r>
      <w:del w:id="223" w:author="Mary Hunsicker" w:date="2021-11-30T13:33:00Z">
        <w:r w:rsidR="001A4B80" w:rsidDel="0016389F">
          <w:rPr>
            <w:rFonts w:ascii="Times" w:hAnsi="Times" w:cs="Arial"/>
          </w:rPr>
          <w:delText>marine heatwave</w:delText>
        </w:r>
      </w:del>
      <w:ins w:id="224"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225"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226" w:author="Mary Hunsicker" w:date="2021-11-30T13:33:00Z">
        <w:r w:rsidR="001A4B80" w:rsidDel="0016389F">
          <w:rPr>
            <w:rFonts w:ascii="Times" w:hAnsi="Times" w:cs="Arial"/>
          </w:rPr>
          <w:delText xml:space="preserve">. </w:delText>
        </w:r>
      </w:del>
      <w:ins w:id="227" w:author="Mary Hunsicker" w:date="2021-11-30T13:37:00Z">
        <w:r w:rsidR="0016389F">
          <w:rPr>
            <w:rFonts w:ascii="Times" w:hAnsi="Times" w:cs="Arial"/>
          </w:rPr>
          <w:t>P</w:t>
        </w:r>
      </w:ins>
      <w:del w:id="228"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229" w:author="Mary Hunsicker" w:date="2021-11-30T13:38:00Z">
        <w:r w:rsidR="0016389F">
          <w:rPr>
            <w:rFonts w:ascii="Times" w:hAnsi="Times" w:cs="Arial"/>
          </w:rPr>
          <w:t xml:space="preserve">young-of-year rockfish </w:t>
        </w:r>
      </w:ins>
      <w:del w:id="230"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231" w:author="Mary Hunsicker" w:date="2021-11-30T13:39:00Z">
        <w:r w:rsidR="001A4B80" w:rsidDel="00D16A6F">
          <w:rPr>
            <w:rFonts w:ascii="Times" w:hAnsi="Times" w:cs="Arial"/>
          </w:rPr>
          <w:delText>Our analysis captured this documented pattern</w:delText>
        </w:r>
      </w:del>
      <w:ins w:id="232" w:author="Mary Hunsicker" w:date="2021-11-30T13:39:00Z">
        <w:r w:rsidR="00D16A6F">
          <w:rPr>
            <w:rFonts w:ascii="Times" w:hAnsi="Times" w:cs="Arial"/>
          </w:rPr>
          <w:t>Th</w:t>
        </w:r>
      </w:ins>
      <w:ins w:id="233" w:author="Mary Hunsicker" w:date="2021-11-30T13:40:00Z">
        <w:r w:rsidR="00D16A6F">
          <w:rPr>
            <w:rFonts w:ascii="Times" w:hAnsi="Times" w:cs="Arial"/>
          </w:rPr>
          <w:t xml:space="preserve">e </w:t>
        </w:r>
      </w:ins>
      <w:ins w:id="234" w:author="Mary Hunsicker" w:date="2021-11-30T13:49:00Z">
        <w:r w:rsidR="009076E4">
          <w:rPr>
            <w:rFonts w:ascii="Times" w:hAnsi="Times" w:cs="Arial"/>
          </w:rPr>
          <w:t xml:space="preserve">shared </w:t>
        </w:r>
      </w:ins>
      <w:ins w:id="235" w:author="Mary Hunsicker" w:date="2021-11-30T13:40:00Z">
        <w:r w:rsidR="00D16A6F">
          <w:rPr>
            <w:rFonts w:ascii="Times" w:hAnsi="Times" w:cs="Arial"/>
          </w:rPr>
          <w:t xml:space="preserve">biology trend and loadings </w:t>
        </w:r>
      </w:ins>
      <w:ins w:id="236" w:author="Mary Hunsicker" w:date="2021-11-30T13:52:00Z">
        <w:r w:rsidR="009076E4">
          <w:rPr>
            <w:rFonts w:ascii="Times" w:hAnsi="Times" w:cs="Arial"/>
          </w:rPr>
          <w:t xml:space="preserve">also </w:t>
        </w:r>
      </w:ins>
      <w:del w:id="237" w:author="Mary Hunsicker" w:date="2021-11-30T13:41:00Z">
        <w:r w:rsidR="001A4B80" w:rsidDel="00D16A6F">
          <w:rPr>
            <w:rFonts w:ascii="Times" w:hAnsi="Times" w:cs="Arial"/>
          </w:rPr>
          <w:delText>, showing a</w:delText>
        </w:r>
      </w:del>
      <w:ins w:id="238" w:author="Mary Hunsicker" w:date="2021-11-30T13:41:00Z">
        <w:r w:rsidR="00D16A6F">
          <w:rPr>
            <w:rFonts w:ascii="Times" w:hAnsi="Times" w:cs="Arial"/>
          </w:rPr>
          <w:t>indicate</w:t>
        </w:r>
      </w:ins>
      <w:ins w:id="239" w:author="Mary Hunsicker" w:date="2021-11-30T13:42:00Z">
        <w:r w:rsidR="00D16A6F">
          <w:rPr>
            <w:rFonts w:ascii="Times" w:hAnsi="Times" w:cs="Arial"/>
          </w:rPr>
          <w:t xml:space="preserve"> that</w:t>
        </w:r>
      </w:ins>
      <w:r w:rsidR="001A4B80">
        <w:rPr>
          <w:rFonts w:ascii="Times" w:hAnsi="Times" w:cs="Arial"/>
        </w:rPr>
        <w:t xml:space="preserve"> </w:t>
      </w:r>
      <w:ins w:id="240" w:author="Mary Hunsicker" w:date="2021-11-30T13:42:00Z">
        <w:r w:rsidR="00D16A6F">
          <w:rPr>
            <w:rFonts w:ascii="Times" w:hAnsi="Times" w:cs="Arial"/>
          </w:rPr>
          <w:t xml:space="preserve">the abundance of these </w:t>
        </w:r>
      </w:ins>
      <w:ins w:id="241" w:author="Mary Hunsicker" w:date="2021-11-30T13:50:00Z">
        <w:r w:rsidR="009076E4">
          <w:rPr>
            <w:rFonts w:ascii="Times" w:hAnsi="Times" w:cs="Arial"/>
          </w:rPr>
          <w:t xml:space="preserve">taxa </w:t>
        </w:r>
      </w:ins>
      <w:del w:id="242" w:author="Mary Hunsicker" w:date="2021-11-30T13:42:00Z">
        <w:r w:rsidR="001A4B80" w:rsidDel="00D16A6F">
          <w:rPr>
            <w:rFonts w:ascii="Times" w:hAnsi="Times" w:cs="Arial"/>
          </w:rPr>
          <w:delText xml:space="preserve">reduced abundance of </w:delText>
        </w:r>
      </w:del>
      <w:ins w:id="243" w:author="Mary Hunsicker" w:date="2021-11-30T13:42:00Z">
        <w:r w:rsidR="00D16A6F">
          <w:rPr>
            <w:rFonts w:ascii="Times" w:hAnsi="Times" w:cs="Arial"/>
          </w:rPr>
          <w:t xml:space="preserve">were reduced </w:t>
        </w:r>
      </w:ins>
      <w:del w:id="244"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245" w:author="Mary Hunsicker" w:date="2021-11-30T13:55:00Z">
        <w:r w:rsidR="009076E4">
          <w:rPr>
            <w:rFonts w:ascii="Times" w:hAnsi="Times" w:cs="Arial"/>
          </w:rPr>
          <w:t>ñ</w:t>
        </w:r>
      </w:ins>
      <w:del w:id="246" w:author="Mary Hunsicker" w:date="2021-11-30T13:55:00Z">
        <w:r w:rsidR="001A4B80" w:rsidDel="009076E4">
          <w:rPr>
            <w:rFonts w:ascii="Times" w:hAnsi="Times" w:cs="Arial"/>
          </w:rPr>
          <w:delText>n</w:delText>
        </w:r>
      </w:del>
      <w:r w:rsidR="001A4B80">
        <w:rPr>
          <w:rFonts w:ascii="Times" w:hAnsi="Times" w:cs="Arial"/>
        </w:rPr>
        <w:t xml:space="preserve">o events on record (1982–1983, 1997–1998) and unusually low productivity conditions (2005–2006, Peterson et al. 2006). </w:t>
      </w:r>
      <w:del w:id="247" w:author="Mary Hunsicker" w:date="2021-11-30T13:43:00Z">
        <w:r w:rsidR="001A4B80" w:rsidDel="00D16A6F">
          <w:rPr>
            <w:rFonts w:ascii="Times" w:hAnsi="Times" w:cs="Arial"/>
          </w:rPr>
          <w:delText>Our analy</w:delText>
        </w:r>
      </w:del>
      <w:ins w:id="248" w:author="Mary Hunsicker" w:date="2021-11-30T13:52:00Z">
        <w:r w:rsidR="009076E4">
          <w:rPr>
            <w:rFonts w:ascii="Times" w:hAnsi="Times" w:cs="Arial"/>
          </w:rPr>
          <w:t xml:space="preserve"> They </w:t>
        </w:r>
      </w:ins>
      <w:del w:id="249" w:author="Mary Hunsicker" w:date="2021-11-30T13:43:00Z">
        <w:r w:rsidR="001A4B80" w:rsidDel="00D16A6F">
          <w:rPr>
            <w:rFonts w:ascii="Times" w:hAnsi="Times" w:cs="Arial"/>
          </w:rPr>
          <w:delText>sis</w:delText>
        </w:r>
      </w:del>
      <w:del w:id="250" w:author="Mary Hunsicker" w:date="2021-11-30T13:52:00Z">
        <w:r w:rsidR="001A4B80" w:rsidDel="009076E4">
          <w:rPr>
            <w:rFonts w:ascii="Times" w:hAnsi="Times" w:cs="Arial"/>
          </w:rPr>
          <w:delText xml:space="preserve"> </w:delText>
        </w:r>
      </w:del>
      <w:r w:rsidR="001A4B80">
        <w:rPr>
          <w:rFonts w:ascii="Times" w:hAnsi="Times" w:cs="Arial"/>
        </w:rPr>
        <w:t>also capture</w:t>
      </w:r>
      <w:del w:id="251"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 xml:space="preserve">ly warm ocean conditions at that time. This may be partially explained by the observation that subsurface waters were more subarctic, rather than subtropical in origin (Schroeder et al. 2019) and that there was some strong upwelling during the marine </w:t>
      </w:r>
      <w:r w:rsidR="001A4B80">
        <w:rPr>
          <w:rFonts w:ascii="Times" w:hAnsi="Times" w:cs="Arial"/>
        </w:rPr>
        <w:lastRenderedPageBreak/>
        <w:t xml:space="preserve">heatwave, particularly in spring 2015 (Peterson et al. 2015, </w:t>
      </w:r>
      <w:r w:rsidR="001A4B80" w:rsidRPr="00F23523">
        <w:rPr>
          <w:rFonts w:ascii="Times" w:hAnsi="Times" w:cs="Arial"/>
        </w:rPr>
        <w:t>Ryan et al. 2017).</w:t>
      </w:r>
      <w:r w:rsidR="001A4B80">
        <w:rPr>
          <w:rFonts w:ascii="Times" w:hAnsi="Times" w:cs="Arial"/>
        </w:rPr>
        <w:t xml:space="preserve"> </w:t>
      </w:r>
      <w:ins w:id="252" w:author="Mary Hunsicker" w:date="2021-11-30T14:06:00Z">
        <w:r w:rsidR="00333959">
          <w:rPr>
            <w:rFonts w:ascii="Times" w:hAnsi="Times" w:cs="Arial"/>
          </w:rPr>
          <w:t>J</w:t>
        </w:r>
      </w:ins>
      <w:ins w:id="253" w:author="Mary Hunsicker" w:date="2021-11-30T13:58:00Z">
        <w:r w:rsidR="009076E4">
          <w:rPr>
            <w:rFonts w:ascii="Times" w:hAnsi="Times" w:cs="Arial"/>
          </w:rPr>
          <w:t xml:space="preserve">uvenile/adult </w:t>
        </w:r>
      </w:ins>
      <w:ins w:id="254" w:author="Mary Hunsicker" w:date="2021-11-30T13:57:00Z">
        <w:r w:rsidR="009076E4">
          <w:rPr>
            <w:rFonts w:ascii="Times" w:hAnsi="Times" w:cs="Arial"/>
          </w:rPr>
          <w:t xml:space="preserve">Pacific sardine </w:t>
        </w:r>
      </w:ins>
      <w:ins w:id="255" w:author="Mary Hunsicker" w:date="2021-11-30T13:58:00Z">
        <w:r w:rsidR="009076E4">
          <w:rPr>
            <w:rFonts w:ascii="Times" w:hAnsi="Times" w:cs="Arial"/>
          </w:rPr>
          <w:t xml:space="preserve">and </w:t>
        </w:r>
      </w:ins>
      <w:ins w:id="256" w:author="Mary Hunsicker" w:date="2021-11-30T13:59:00Z">
        <w:r w:rsidR="009076E4">
          <w:rPr>
            <w:rFonts w:ascii="Times" w:hAnsi="Times" w:cs="Arial"/>
          </w:rPr>
          <w:t>juvenile northern anchovy load</w:t>
        </w:r>
      </w:ins>
      <w:ins w:id="257" w:author="Mary Hunsicker" w:date="2021-11-30T14:06:00Z">
        <w:r w:rsidR="00333959">
          <w:rPr>
            <w:rFonts w:ascii="Times" w:hAnsi="Times" w:cs="Arial"/>
          </w:rPr>
          <w:t>ed</w:t>
        </w:r>
      </w:ins>
      <w:ins w:id="258" w:author="Mary Hunsicker" w:date="2021-11-30T13:59:00Z">
        <w:r w:rsidR="009076E4">
          <w:rPr>
            <w:rFonts w:ascii="Times" w:hAnsi="Times" w:cs="Arial"/>
          </w:rPr>
          <w:t xml:space="preserve"> in </w:t>
        </w:r>
      </w:ins>
      <w:ins w:id="259" w:author="Mary Hunsicker" w:date="2021-11-30T14:16:00Z">
        <w:r w:rsidR="004B2BC0">
          <w:rPr>
            <w:rFonts w:ascii="Times" w:hAnsi="Times" w:cs="Arial"/>
          </w:rPr>
          <w:t xml:space="preserve">the </w:t>
        </w:r>
      </w:ins>
      <w:ins w:id="260" w:author="Mary Hunsicker" w:date="2021-11-30T13:59:00Z">
        <w:r w:rsidR="009076E4">
          <w:rPr>
            <w:rFonts w:ascii="Times" w:hAnsi="Times" w:cs="Arial"/>
          </w:rPr>
          <w:t xml:space="preserve">opposite direction on the biology trend, </w:t>
        </w:r>
      </w:ins>
      <w:ins w:id="261" w:author="Mary Hunsicker" w:date="2021-11-30T14:08:00Z">
        <w:r w:rsidR="00333959">
          <w:rPr>
            <w:rFonts w:ascii="Times" w:hAnsi="Times" w:cs="Arial"/>
          </w:rPr>
          <w:t xml:space="preserve">supporting previous observations of </w:t>
        </w:r>
      </w:ins>
      <w:ins w:id="262" w:author="Mary Hunsicker" w:date="2021-11-30T14:07:00Z">
        <w:r w:rsidR="00333959">
          <w:rPr>
            <w:rFonts w:ascii="Times" w:hAnsi="Times" w:cs="Arial"/>
          </w:rPr>
          <w:t xml:space="preserve">reduced </w:t>
        </w:r>
      </w:ins>
      <w:del w:id="263" w:author="Mary Hunsicker" w:date="2021-11-30T13:59:00Z">
        <w:r w:rsidR="001A4B80" w:rsidDel="009076E4">
          <w:rPr>
            <w:rFonts w:ascii="Times" w:hAnsi="Times" w:cs="Arial"/>
          </w:rPr>
          <w:delText xml:space="preserve">The </w:delText>
        </w:r>
      </w:del>
      <w:del w:id="264"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265"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266" w:author="Mary Hunsicker" w:date="2021-11-30T14:08:00Z">
        <w:r w:rsidR="00333959">
          <w:rPr>
            <w:rFonts w:ascii="Times" w:hAnsi="Times" w:cs="Arial"/>
          </w:rPr>
          <w:t xml:space="preserve"> </w:t>
        </w:r>
      </w:ins>
      <w:ins w:id="267" w:author="Mary Hunsicker" w:date="2021-11-30T14:09:00Z">
        <w:r w:rsidR="00333959">
          <w:rPr>
            <w:rFonts w:ascii="Times" w:hAnsi="Times" w:cs="Arial"/>
          </w:rPr>
          <w:t>(Thompson et al. 2019)</w:t>
        </w:r>
      </w:ins>
      <w:ins w:id="268" w:author="Mary Hunsicker" w:date="2021-11-30T14:01:00Z">
        <w:r w:rsidR="00333959">
          <w:rPr>
            <w:rFonts w:ascii="Times" w:hAnsi="Times" w:cs="Arial"/>
          </w:rPr>
          <w:t xml:space="preserve">. This finding </w:t>
        </w:r>
      </w:ins>
      <w:del w:id="269" w:author="Mary Hunsicker" w:date="2021-11-30T14:01:00Z">
        <w:r w:rsidR="001A4B80" w:rsidDel="00333959">
          <w:rPr>
            <w:rFonts w:ascii="Times" w:hAnsi="Times" w:cs="Arial"/>
          </w:rPr>
          <w:delText xml:space="preserve"> </w:delText>
        </w:r>
      </w:del>
      <w:del w:id="270" w:author="Mary Hunsicker" w:date="2021-11-30T14:09:00Z">
        <w:r w:rsidR="001A4B80" w:rsidDel="00333959">
          <w:rPr>
            <w:rFonts w:ascii="Times" w:hAnsi="Times" w:cs="Arial"/>
          </w:rPr>
          <w:delText>shown here and elsewhere</w:delText>
        </w:r>
      </w:del>
      <w:del w:id="271" w:author="Mary Hunsicker" w:date="2021-11-30T14:08:00Z">
        <w:r w:rsidR="001A4B80" w:rsidDel="00333959">
          <w:rPr>
            <w:rFonts w:ascii="Times" w:hAnsi="Times" w:cs="Arial"/>
          </w:rPr>
          <w:delText xml:space="preserve"> (Thompson et al. 2019</w:delText>
        </w:r>
      </w:del>
      <w:del w:id="272" w:author="Mary Hunsicker" w:date="2021-11-30T14:09:00Z">
        <w:r w:rsidR="001A4B80" w:rsidDel="00333959">
          <w:rPr>
            <w:rFonts w:ascii="Times" w:hAnsi="Times" w:cs="Arial"/>
          </w:rPr>
          <w:delText xml:space="preserve">) </w:delText>
        </w:r>
      </w:del>
      <w:del w:id="273" w:author="Mary Hunsicker" w:date="2021-11-30T14:02:00Z">
        <w:r w:rsidR="001A4B80" w:rsidDel="00333959">
          <w:rPr>
            <w:rFonts w:ascii="Times" w:hAnsi="Times" w:cs="Arial"/>
          </w:rPr>
          <w:delText xml:space="preserve">were </w:delText>
        </w:r>
      </w:del>
      <w:ins w:id="274"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275"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w:t>
      </w:r>
      <w:r w:rsidR="001A4B80">
        <w:lastRenderedPageBreak/>
        <w:t>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276" w:author="Mary Hunsicker" w:date="2021-11-30T14:03:00Z"/>
        </w:rPr>
        <w:pPrChange w:id="277" w:author="Mary Hunsicker" w:date="2021-11-30T14:04:00Z">
          <w:pPr>
            <w:spacing w:line="480" w:lineRule="auto"/>
            <w:ind w:firstLine="720"/>
          </w:pPr>
        </w:pPrChange>
      </w:pPr>
      <w:ins w:id="278" w:author="Mary Hunsicker" w:date="2021-11-30T14:03:00Z">
        <w:r>
          <w:tab/>
        </w:r>
      </w:ins>
    </w:p>
    <w:p w14:paraId="2D36026D" w14:textId="3A27AB3F" w:rsidR="00637D2D" w:rsidRDefault="00AA649A">
      <w:pPr>
        <w:spacing w:line="480" w:lineRule="auto"/>
        <w:pPrChange w:id="279"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Rockfish production is also higher when subsurface source waters in the California Current are more subarctic rather than subtropical, which may explain the negative effect of isothermal layer depth (ILD) and 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lastRenderedPageBreak/>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280"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w:t>
      </w:r>
      <w:r w:rsidR="00BC4A12" w:rsidRPr="00BC4A12">
        <w:rPr>
          <w:rFonts w:ascii="Times" w:hAnsi="Times"/>
          <w:color w:val="000000"/>
        </w:rPr>
        <w:lastRenderedPageBreak/>
        <w:t>(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281"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282" w:author="Mary Hunsicker" w:date="2021-11-30T14:52:00Z"/>
          <w:moveTo w:id="283" w:author="Mary Hunsicker" w:date="2021-11-30T14:51:00Z"/>
          <w:rFonts w:ascii="Times" w:hAnsi="Times"/>
        </w:rPr>
      </w:pPr>
      <w:moveToRangeStart w:id="284" w:author="Mary Hunsicker" w:date="2021-11-30T14:51:00Z" w:name="move89176295"/>
      <w:moveTo w:id="285"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w:t>
        </w:r>
        <w:r>
          <w:rPr>
            <w:rFonts w:ascii="Times" w:hAnsi="Times"/>
          </w:rPr>
          <w:lastRenderedPageBreak/>
          <w:t xml:space="preserve">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284"/>
    <w:p w14:paraId="401E9D33" w14:textId="77777777" w:rsidR="007A5EEA" w:rsidRDefault="007A5EEA">
      <w:pPr>
        <w:spacing w:line="480" w:lineRule="auto"/>
        <w:ind w:firstLine="720"/>
        <w:pPrChange w:id="286"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287"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288" w:author="Mary Hunsicker" w:date="2021-11-30T14:51:00Z"/>
          <w:rFonts w:ascii="Times" w:hAnsi="Times"/>
        </w:rPr>
      </w:pPr>
      <w:moveFromRangeStart w:id="289" w:author="Mary Hunsicker" w:date="2021-11-30T14:51:00Z" w:name="move89176295"/>
      <w:moveFrom w:id="290" w:author="Mary Hunsicker" w:date="2021-11-30T14:51:00Z">
        <w:r w:rsidDel="007A5EEA">
          <w:rPr>
            <w:rFonts w:ascii="Times" w:hAnsi="Times"/>
          </w:rPr>
          <w:lastRenderedPageBreak/>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289"/>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291" w:author="Mary Hunsicker" w:date="2021-11-30T10:45:00Z">
        <w:r w:rsidR="000400B4">
          <w:rPr>
            <w:rFonts w:ascii="Times" w:hAnsi="Times" w:cs="Arial"/>
          </w:rPr>
          <w:t xml:space="preserve">Our intention is to </w:t>
        </w:r>
      </w:ins>
      <w:ins w:id="292" w:author="Mary Hunsicker" w:date="2021-11-30T10:49:00Z">
        <w:r w:rsidR="000400B4">
          <w:rPr>
            <w:rFonts w:ascii="Times" w:hAnsi="Times" w:cs="Arial"/>
          </w:rPr>
          <w:t xml:space="preserve">continually </w:t>
        </w:r>
      </w:ins>
      <w:ins w:id="293" w:author="Mary Hunsicker" w:date="2021-11-30T10:47:00Z">
        <w:r w:rsidR="000400B4">
          <w:rPr>
            <w:rFonts w:ascii="Times" w:hAnsi="Times" w:cs="Arial"/>
          </w:rPr>
          <w:t>update</w:t>
        </w:r>
      </w:ins>
      <w:ins w:id="294" w:author="Mary Hunsicker" w:date="2021-11-30T10:45:00Z">
        <w:r w:rsidR="000400B4">
          <w:rPr>
            <w:rFonts w:ascii="Times" w:hAnsi="Times" w:cs="Arial"/>
          </w:rPr>
          <w:t xml:space="preserve"> our an</w:t>
        </w:r>
      </w:ins>
      <w:ins w:id="295" w:author="Mary Hunsicker" w:date="2021-11-30T10:46:00Z">
        <w:r w:rsidR="000400B4">
          <w:rPr>
            <w:rFonts w:ascii="Times" w:hAnsi="Times" w:cs="Arial"/>
          </w:rPr>
          <w:t xml:space="preserve">alyses when new data become </w:t>
        </w:r>
      </w:ins>
      <w:ins w:id="296" w:author="Mary Hunsicker" w:date="2021-11-30T10:48:00Z">
        <w:r w:rsidR="000400B4">
          <w:rPr>
            <w:rFonts w:ascii="Times" w:hAnsi="Times" w:cs="Arial"/>
          </w:rPr>
          <w:t xml:space="preserve">available </w:t>
        </w:r>
      </w:ins>
      <w:ins w:id="297" w:author="Mary Hunsicker" w:date="2021-11-30T10:46:00Z">
        <w:r w:rsidR="000400B4">
          <w:rPr>
            <w:rFonts w:ascii="Times" w:hAnsi="Times" w:cs="Arial"/>
          </w:rPr>
          <w:t xml:space="preserve">to provide the most </w:t>
        </w:r>
      </w:ins>
      <w:ins w:id="298" w:author="Mary Hunsicker" w:date="2021-11-30T10:47:00Z">
        <w:r w:rsidR="000400B4">
          <w:rPr>
            <w:rFonts w:ascii="Times" w:hAnsi="Times" w:cs="Arial"/>
          </w:rPr>
          <w:t>up-to-date information on the CCE community state</w:t>
        </w:r>
      </w:ins>
      <w:ins w:id="299"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w:t>
      </w:r>
      <w:r w:rsidR="00A35397">
        <w:rPr>
          <w:rFonts w:ascii="Times" w:hAnsi="Times" w:cs="Arial"/>
          <w:szCs w:val="22"/>
        </w:rPr>
        <w:lastRenderedPageBreak/>
        <w:t xml:space="preserve">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300" w:author="Mary Hunsicker" w:date="2021-11-29T10:28:00Z">
        <w:r w:rsidR="00EA0029">
          <w:rPr>
            <w:rFonts w:ascii="Times" w:hAnsi="Times" w:cs="Arial"/>
          </w:rPr>
          <w:t xml:space="preserve"> We thank </w:t>
        </w:r>
      </w:ins>
      <w:ins w:id="301" w:author="Mary Hunsicker" w:date="2021-11-29T10:29:00Z">
        <w:r w:rsidR="00EA0029">
          <w:rPr>
            <w:rFonts w:ascii="Times" w:hAnsi="Times" w:cs="Arial"/>
          </w:rPr>
          <w:t xml:space="preserve">the </w:t>
        </w:r>
      </w:ins>
      <w:ins w:id="302" w:author="Mary Hunsicker" w:date="2021-11-29T10:28:00Z">
        <w:r w:rsidR="00EA0029">
          <w:rPr>
            <w:rFonts w:ascii="Times" w:hAnsi="Times" w:cs="Arial"/>
          </w:rPr>
          <w:t xml:space="preserve">two </w:t>
        </w:r>
      </w:ins>
      <w:ins w:id="303" w:author="Mary Hunsicker" w:date="2021-11-29T10:29:00Z">
        <w:r w:rsidR="00EA0029">
          <w:rPr>
            <w:rFonts w:ascii="Times" w:hAnsi="Times" w:cs="Arial"/>
          </w:rPr>
          <w:t xml:space="preserve">journal </w:t>
        </w:r>
      </w:ins>
      <w:ins w:id="304" w:author="Mary Hunsicker" w:date="2021-11-29T10:28:00Z">
        <w:r w:rsidR="00EA0029">
          <w:rPr>
            <w:rFonts w:ascii="Times" w:hAnsi="Times" w:cs="Arial"/>
          </w:rPr>
          <w:t>reviewers, XX and XX, for their constructive comments that improved our manuscript</w:t>
        </w:r>
      </w:ins>
      <w:ins w:id="305" w:author="Mary Hunsicker" w:date="2021-11-29T10:29:00Z">
        <w:r w:rsidR="00EA0029">
          <w:rPr>
            <w:rFonts w:ascii="Times" w:hAnsi="Times" w:cs="Arial"/>
          </w:rPr>
          <w:t xml:space="preserve">. </w:t>
        </w:r>
      </w:ins>
      <w:del w:id="306"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lastRenderedPageBreak/>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lastRenderedPageBreak/>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w:t>
      </w:r>
      <w:r w:rsidRPr="008371E0">
        <w:lastRenderedPageBreak/>
        <w:t>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w:t>
      </w:r>
      <w:r w:rsidRPr="008371E0">
        <w:rPr>
          <w:rFonts w:ascii="Times" w:hAnsi="Times"/>
          <w:color w:val="000000" w:themeColor="text1"/>
          <w:shd w:val="clear" w:color="auto" w:fill="FFFFFF"/>
        </w:rPr>
        <w:lastRenderedPageBreak/>
        <w:t>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307"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308"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xml:space="preserve">, Edwards CA, Hazen EL, Bograd, SJ. Coastal upwelling revisited: Ekman, Bakun, </w:t>
      </w:r>
      <w:r w:rsidRPr="00F32C63">
        <w:rPr>
          <w:color w:val="000000" w:themeColor="text1"/>
          <w:shd w:val="clear" w:color="auto" w:fill="FFFFFF"/>
        </w:rPr>
        <w:lastRenderedPageBreak/>
        <w:t>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309" w:author="Mary Hunsicker" w:date="2021-11-23T13:17:00Z"/>
          <w:color w:val="000000" w:themeColor="text1"/>
          <w:shd w:val="clear" w:color="auto" w:fill="FFFFFF"/>
        </w:rPr>
      </w:pPr>
      <w:ins w:id="310"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lastRenderedPageBreak/>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lastRenderedPageBreak/>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w:t>
      </w:r>
      <w:r w:rsidRPr="008371E0">
        <w:rPr>
          <w:rFonts w:ascii="Times" w:hAnsi="Times"/>
          <w:color w:val="000000" w:themeColor="text1"/>
          <w:shd w:val="clear" w:color="auto" w:fill="FFFFFF"/>
        </w:rPr>
        <w:lastRenderedPageBreak/>
        <w:t>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311"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312"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 xml:space="preserve">Planque B, Arneberg P. 2018. Principal component analyses for integrated ecosystem </w:t>
      </w:r>
      <w:r w:rsidRPr="008371E0">
        <w:rPr>
          <w:rFonts w:ascii="Times" w:hAnsi="Times"/>
          <w:noProof/>
        </w:rPr>
        <w:lastRenderedPageBreak/>
        <w:t>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lastRenderedPageBreak/>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w:t>
      </w:r>
      <w:r w:rsidRPr="008371E0">
        <w:rPr>
          <w:rFonts w:ascii="Times" w:hAnsi="Times"/>
        </w:rPr>
        <w:lastRenderedPageBreak/>
        <w:t xml:space="preserve">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313"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314" w:author="Mary Hunsicker" w:date="2021-11-23T11:45:00Z">
        <w:r>
          <w:rPr>
            <w:rFonts w:eastAsiaTheme="minorHAnsi"/>
          </w:rPr>
          <w:t>Sury</w:t>
        </w:r>
      </w:ins>
      <w:ins w:id="315" w:author="Mary Hunsicker" w:date="2021-11-23T11:46:00Z">
        <w:r>
          <w:rPr>
            <w:rFonts w:eastAsiaTheme="minorHAnsi"/>
          </w:rPr>
          <w:t>an</w:t>
        </w:r>
      </w:ins>
      <w:ins w:id="316" w:author="Mary Hunsicker" w:date="2021-11-23T11:51:00Z">
        <w:r>
          <w:rPr>
            <w:rFonts w:eastAsiaTheme="minorHAnsi"/>
          </w:rPr>
          <w:t xml:space="preserve"> RM, Arimitsu ML, Coletti HA, Hopcroft RR, Lindeberg MR, Barbeaux S</w:t>
        </w:r>
      </w:ins>
      <w:ins w:id="317" w:author="Mary Hunsicker" w:date="2021-11-23T11:52:00Z">
        <w:r>
          <w:rPr>
            <w:rFonts w:eastAsiaTheme="minorHAnsi"/>
          </w:rPr>
          <w:t>J et al. Ecosystem response persists after a prolonged marine heatwave. Sci. Rep. 2021; 11:</w:t>
        </w:r>
      </w:ins>
      <w:ins w:id="318"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lastRenderedPageBreak/>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w:t>
      </w:r>
      <w:r>
        <w:rPr>
          <w:rFonts w:ascii="Times" w:hAnsi="Times"/>
          <w:color w:val="000000" w:themeColor="text1"/>
          <w:shd w:val="clear" w:color="auto" w:fill="FFFFFF"/>
        </w:rPr>
        <w:lastRenderedPageBreak/>
        <w:t>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319"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320"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321"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322"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323"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lastRenderedPageBreak/>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324" w:author="Mary Hunsicker" w:date="2021-11-30T15:55:00Z"/>
        </w:rPr>
      </w:pPr>
      <w:del w:id="325"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326" w:author="Mary Hunsicker" w:date="2021-11-30T15:55:00Z">
        <w:r w:rsidR="005461EF">
          <w:rPr>
            <w:b/>
            <w:bCs/>
          </w:rPr>
          <w:t>8</w:t>
        </w:r>
      </w:ins>
      <w:del w:id="327"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328" w:author="Mary Hunsicker" w:date="2021-11-30T15:55:00Z">
        <w:r w:rsidR="005461EF">
          <w:rPr>
            <w:b/>
            <w:bCs/>
          </w:rPr>
          <w:t>9</w:t>
        </w:r>
      </w:ins>
      <w:del w:id="329"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108"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 w:id="125"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131" w:author="Mary Hunsicker" w:date="2021-11-23T14:15:00Z" w:initials="MEH">
    <w:p w14:paraId="1CA48FC4" w14:textId="786DFF41" w:rsidR="001E337E" w:rsidRDefault="001E337E">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291EE550" w15:done="0"/>
  <w15:commentEx w15:paraId="7A16C48B" w15:done="0"/>
  <w15:commentEx w15:paraId="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50C6F1" w16cex:dateUtc="2021-11-30T23:51:00Z"/>
  <w16cex:commentExtensible w16cex:durableId="2548D0FE" w16cex:dateUtc="2021-11-24T22:55:00Z"/>
  <w16cex:commentExtensible w16cex:durableId="254775FB" w16cex:dateUtc="2021-11-23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291EE550" w16cid:durableId="2550C6F1"/>
  <w16cid:commentId w16cid:paraId="7A16C48B" w16cid:durableId="2548D0FE"/>
  <w16cid:commentId w16cid:paraId="1CA48FC4" w16cid:durableId="25477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02738" w14:textId="77777777" w:rsidR="007E70CB" w:rsidRDefault="007E70CB" w:rsidP="0015684A">
      <w:r>
        <w:separator/>
      </w:r>
    </w:p>
  </w:endnote>
  <w:endnote w:type="continuationSeparator" w:id="0">
    <w:p w14:paraId="19F86443" w14:textId="77777777" w:rsidR="007E70CB" w:rsidRDefault="007E70CB"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6B372" w14:textId="77777777" w:rsidR="007E70CB" w:rsidRDefault="007E70CB" w:rsidP="0015684A">
      <w:r>
        <w:separator/>
      </w:r>
    </w:p>
  </w:footnote>
  <w:footnote w:type="continuationSeparator" w:id="0">
    <w:p w14:paraId="1345B77D" w14:textId="77777777" w:rsidR="007E70CB" w:rsidRDefault="007E70CB"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7</Pages>
  <Words>16684</Words>
  <Characters>9510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7</cp:revision>
  <dcterms:created xsi:type="dcterms:W3CDTF">2021-11-30T19:39:00Z</dcterms:created>
  <dcterms:modified xsi:type="dcterms:W3CDTF">2021-11-30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